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F477D2" w14:textId="77777777" w:rsidR="00936B8D" w:rsidRPr="00D15F93" w:rsidRDefault="00936B8D" w:rsidP="00936B8D">
      <w:pPr>
        <w:spacing w:line="360" w:lineRule="auto"/>
        <w:jc w:val="center"/>
        <w:rPr>
          <w:rFonts w:ascii="Calibri" w:hAnsi="Calibri"/>
          <w:b/>
          <w:bCs/>
          <w:sz w:val="24"/>
          <w:szCs w:val="24"/>
        </w:rPr>
      </w:pPr>
      <w:bookmarkStart w:id="0" w:name="_Hlk57327373"/>
      <w:bookmarkEnd w:id="0"/>
      <w:r w:rsidRPr="00D15F93">
        <w:rPr>
          <w:rFonts w:ascii="Calibri" w:hAnsi="Calibri"/>
          <w:b/>
          <w:bCs/>
          <w:sz w:val="24"/>
          <w:szCs w:val="24"/>
        </w:rPr>
        <w:t>Pluronic</w:t>
      </w:r>
      <w:r w:rsidR="008843FE" w:rsidRPr="00D15F93">
        <w:rPr>
          <w:rFonts w:ascii="Calibri" w:hAnsi="Calibri"/>
          <w:b/>
          <w:bCs/>
          <w:sz w:val="24"/>
          <w:szCs w:val="24"/>
        </w:rPr>
        <w:t xml:space="preserve"> F127-micelles improve the </w:t>
      </w:r>
      <w:r w:rsidRPr="00D15F93">
        <w:rPr>
          <w:rFonts w:ascii="Calibri" w:hAnsi="Calibri"/>
          <w:b/>
          <w:bCs/>
          <w:sz w:val="24"/>
          <w:szCs w:val="24"/>
        </w:rPr>
        <w:t>stability and potenti</w:t>
      </w:r>
      <w:r w:rsidR="008843FE" w:rsidRPr="00D15F93">
        <w:rPr>
          <w:rFonts w:ascii="Calibri" w:hAnsi="Calibri"/>
          <w:b/>
          <w:bCs/>
          <w:sz w:val="24"/>
          <w:szCs w:val="24"/>
        </w:rPr>
        <w:t>ate the anti-</w:t>
      </w:r>
      <w:r w:rsidRPr="00D15F93">
        <w:rPr>
          <w:rFonts w:ascii="Calibri" w:hAnsi="Calibri"/>
          <w:b/>
          <w:bCs/>
          <w:sz w:val="24"/>
          <w:szCs w:val="24"/>
        </w:rPr>
        <w:t xml:space="preserve">cancer stem cell efficacy of </w:t>
      </w:r>
      <w:proofErr w:type="spellStart"/>
      <w:r w:rsidRPr="00D15F93">
        <w:rPr>
          <w:rFonts w:ascii="Calibri" w:hAnsi="Calibri"/>
          <w:b/>
          <w:bCs/>
          <w:sz w:val="24"/>
          <w:szCs w:val="24"/>
        </w:rPr>
        <w:t>citral</w:t>
      </w:r>
      <w:proofErr w:type="spellEnd"/>
      <w:r w:rsidR="008843FE" w:rsidRPr="00D15F93">
        <w:rPr>
          <w:rFonts w:ascii="Calibri" w:hAnsi="Calibri"/>
          <w:b/>
          <w:bCs/>
          <w:sz w:val="24"/>
          <w:szCs w:val="24"/>
        </w:rPr>
        <w:t xml:space="preserve"> in breast </w:t>
      </w:r>
      <w:proofErr w:type="gramStart"/>
      <w:r w:rsidR="008843FE" w:rsidRPr="00D15F93">
        <w:rPr>
          <w:rFonts w:ascii="Calibri" w:hAnsi="Calibri"/>
          <w:b/>
          <w:bCs/>
          <w:sz w:val="24"/>
          <w:szCs w:val="24"/>
        </w:rPr>
        <w:t>cancer</w:t>
      </w:r>
      <w:proofErr w:type="gramEnd"/>
    </w:p>
    <w:p w14:paraId="7785613D" w14:textId="77777777" w:rsidR="00936B8D" w:rsidRPr="00D15F93" w:rsidRDefault="00FA6690" w:rsidP="00936B8D">
      <w:pPr>
        <w:spacing w:line="360" w:lineRule="auto"/>
        <w:rPr>
          <w:rFonts w:ascii="Calibri" w:hAnsi="Calibri"/>
          <w:b/>
          <w:bCs/>
          <w:sz w:val="24"/>
          <w:szCs w:val="24"/>
        </w:rPr>
      </w:pPr>
      <w:r>
        <w:rPr>
          <w:rFonts w:ascii="Calibri" w:hAnsi="Calibri"/>
          <w:b/>
          <w:bCs/>
          <w:sz w:val="24"/>
          <w:szCs w:val="24"/>
        </w:rPr>
        <w:t>Materials and methods</w:t>
      </w:r>
    </w:p>
    <w:p w14:paraId="52F0699B" w14:textId="77777777" w:rsidR="00DC17D0" w:rsidRPr="00F6414E" w:rsidRDefault="00DC17D0" w:rsidP="00DC17D0">
      <w:pPr>
        <w:spacing w:line="360" w:lineRule="auto"/>
        <w:jc w:val="both"/>
        <w:rPr>
          <w:rFonts w:ascii="Calibri" w:hAnsi="Calibri"/>
          <w:bCs/>
          <w:i/>
          <w:sz w:val="24"/>
          <w:szCs w:val="24"/>
        </w:rPr>
      </w:pPr>
      <w:r w:rsidRPr="00F6414E">
        <w:rPr>
          <w:rFonts w:ascii="Calibri" w:hAnsi="Calibri"/>
          <w:bCs/>
          <w:i/>
          <w:sz w:val="24"/>
          <w:szCs w:val="24"/>
        </w:rPr>
        <w:t>Drug loading and release</w:t>
      </w:r>
    </w:p>
    <w:p w14:paraId="6C10304E" w14:textId="5D3433E6" w:rsidR="00F64388" w:rsidRPr="00D15F93" w:rsidRDefault="00F64388" w:rsidP="00F64388">
      <w:pPr>
        <w:spacing w:line="360" w:lineRule="auto"/>
        <w:jc w:val="both"/>
        <w:rPr>
          <w:rFonts w:ascii="Calibri" w:hAnsi="Calibri"/>
          <w:sz w:val="24"/>
          <w:szCs w:val="24"/>
        </w:rPr>
      </w:pPr>
      <w:r>
        <w:rPr>
          <w:rFonts w:ascii="Calibri" w:hAnsi="Calibri"/>
          <w:bCs/>
          <w:sz w:val="24"/>
          <w:szCs w:val="24"/>
        </w:rPr>
        <w:t xml:space="preserve">Drug loading capacity (DL%) </w:t>
      </w:r>
      <w:r w:rsidRPr="00D15F93">
        <w:rPr>
          <w:rFonts w:ascii="Calibri" w:hAnsi="Calibri"/>
          <w:bCs/>
          <w:sz w:val="24"/>
          <w:szCs w:val="24"/>
        </w:rPr>
        <w:t>and encapsulation efficiency (EE%)</w:t>
      </w:r>
      <w:r>
        <w:rPr>
          <w:rFonts w:ascii="Calibri" w:hAnsi="Calibri"/>
          <w:bCs/>
          <w:sz w:val="24"/>
          <w:szCs w:val="24"/>
        </w:rPr>
        <w:t xml:space="preserve"> were </w:t>
      </w:r>
      <w:r w:rsidRPr="00D15F93">
        <w:rPr>
          <w:rFonts w:ascii="Calibri" w:hAnsi="Calibri"/>
          <w:bCs/>
          <w:sz w:val="24"/>
          <w:szCs w:val="24"/>
        </w:rPr>
        <w:t xml:space="preserve">calculated according to Equation 1 and 2 respectively by indirect quantification of the free drug in the supernatant after CLM filtration with centrifugation using </w:t>
      </w:r>
      <w:r w:rsidRPr="00D15F93">
        <w:rPr>
          <w:rFonts w:ascii="Calibri" w:hAnsi="Calibri"/>
          <w:sz w:val="24"/>
          <w:szCs w:val="24"/>
        </w:rPr>
        <w:t xml:space="preserve">30 </w:t>
      </w:r>
      <w:proofErr w:type="spellStart"/>
      <w:r w:rsidRPr="00D15F93">
        <w:rPr>
          <w:rFonts w:ascii="Calibri" w:hAnsi="Calibri"/>
          <w:sz w:val="24"/>
          <w:szCs w:val="24"/>
        </w:rPr>
        <w:t>KDa</w:t>
      </w:r>
      <w:proofErr w:type="spellEnd"/>
      <w:r w:rsidRPr="00D15F93">
        <w:rPr>
          <w:rFonts w:ascii="Calibri" w:hAnsi="Calibri"/>
          <w:sz w:val="24"/>
          <w:szCs w:val="24"/>
        </w:rPr>
        <w:t xml:space="preserve"> </w:t>
      </w:r>
      <w:proofErr w:type="spellStart"/>
      <w:r w:rsidRPr="00D15F93">
        <w:rPr>
          <w:rFonts w:ascii="Calibri" w:hAnsi="Calibri"/>
          <w:sz w:val="24"/>
          <w:szCs w:val="24"/>
        </w:rPr>
        <w:t>ultracentrifugal</w:t>
      </w:r>
      <w:proofErr w:type="spellEnd"/>
      <w:r w:rsidRPr="00D15F93">
        <w:rPr>
          <w:rFonts w:ascii="Calibri" w:hAnsi="Calibri"/>
          <w:sz w:val="24"/>
          <w:szCs w:val="24"/>
        </w:rPr>
        <w:t xml:space="preserve"> devices (</w:t>
      </w:r>
      <w:proofErr w:type="spellStart"/>
      <w:r w:rsidRPr="00D15F93">
        <w:rPr>
          <w:rFonts w:ascii="Calibri" w:hAnsi="Calibri"/>
          <w:sz w:val="24"/>
          <w:szCs w:val="24"/>
        </w:rPr>
        <w:t>Amicon</w:t>
      </w:r>
      <w:proofErr w:type="spellEnd"/>
      <w:r w:rsidRPr="00D15F93">
        <w:rPr>
          <w:rFonts w:ascii="Calibri" w:hAnsi="Calibri"/>
          <w:sz w:val="24"/>
          <w:szCs w:val="24"/>
        </w:rPr>
        <w:t xml:space="preserve">, Merk Millipore, Ireland) at 6000 rpm for 5 min. The filtrate (with unloaded </w:t>
      </w:r>
      <w:proofErr w:type="spellStart"/>
      <w:r w:rsidRPr="00D15F93">
        <w:rPr>
          <w:rFonts w:ascii="Calibri" w:hAnsi="Calibri"/>
          <w:sz w:val="24"/>
          <w:szCs w:val="24"/>
        </w:rPr>
        <w:t>citral</w:t>
      </w:r>
      <w:proofErr w:type="spellEnd"/>
      <w:r w:rsidRPr="00D15F93">
        <w:rPr>
          <w:rFonts w:ascii="Calibri" w:hAnsi="Calibri"/>
          <w:sz w:val="24"/>
          <w:szCs w:val="24"/>
        </w:rPr>
        <w:t xml:space="preserve">) was quantified spectrophotometrically using 2,4-dinitrophenylhydrazine reagent according to Praveen </w:t>
      </w:r>
      <w:r w:rsidRPr="00D34D0C">
        <w:rPr>
          <w:rFonts w:ascii="Calibri" w:hAnsi="Calibri"/>
          <w:i/>
          <w:sz w:val="24"/>
          <w:szCs w:val="24"/>
        </w:rPr>
        <w:t>et al</w:t>
      </w:r>
      <w:r w:rsidR="00D34D0C">
        <w:rPr>
          <w:rFonts w:ascii="Calibri" w:hAnsi="Calibri"/>
          <w:sz w:val="24"/>
          <w:szCs w:val="24"/>
        </w:rPr>
        <w:t>.</w:t>
      </w:r>
      <w:r w:rsidR="00241A4F">
        <w:rPr>
          <w:rFonts w:ascii="Calibri" w:hAnsi="Calibri"/>
          <w:sz w:val="24"/>
          <w:szCs w:val="24"/>
        </w:rPr>
        <w:t xml:space="preserve"> </w:t>
      </w:r>
      <w:r w:rsidR="00F6414E">
        <w:rPr>
          <w:rFonts w:ascii="Calibri" w:hAnsi="Calibri"/>
          <w:sz w:val="24"/>
          <w:szCs w:val="24"/>
        </w:rPr>
        <w:fldChar w:fldCharType="begin" w:fldLock="1"/>
      </w:r>
      <w:r w:rsidR="00F6414E">
        <w:rPr>
          <w:rFonts w:ascii="Calibri" w:hAnsi="Calibri"/>
          <w:sz w:val="24"/>
          <w:szCs w:val="24"/>
        </w:rPr>
        <w:instrText>ADDIN CSL_CITATION {"citationItems":[{"id":"ITEM-1","itemData":{"ISSN":"09757538","abstract":"A simple, novel, sensitive, and specific spectrophotometric method was developed and validated for the determination of Tolperisone in bulk and its dosage forms. The proposed method was based on the interaction of the drug with 2,4-dinitrophenylhydrazine in the presence of an acid catalyst, followed by treatment with a methanolic solution of potassium hydroxide; an intensely colored chromogen was formed that was measured in dimethyl formamide as the diluting solvent at 520 nm. All variables affecting the development of the measured chromogen were studied and optimized. Beer's law was obeyed in the concentration ranges of 2.5-15 μg/ml with good correlation coefficient of 0.9995. The limit of detection (LOD) and limit of Quantification (LOQ) for this method are 0.344 and 1.043 μg/ml respectively, and the relative standard deviation of intra-day precision was 1.10% and inter-day precision was 1.42%. The proposed method was applied successfully for the determination of Tolperisone in pure bulk form and in tablets without interference from commonly encountered additives. © Pharmascope Foundation.","author":[{"dropping-particle":"","family":"Sai Praveen","given":"P.","non-dropping-particle":"","parse-names":false,"suffix":""},{"dropping-particle":"","family":"Anupama","given":"B.","non-dropping-particle":"","parse-names":false,"suffix":""},{"dropping-particle":"","family":"Jagathi","given":"V.","non-dropping-particle":"","parse-names":false,"suffix":""},{"dropping-particle":"","family":"Devala Rao","given":"G.","non-dropping-particle":"","parse-names":false,"suffix":""}],"container-title":"International Journal of Research in Pharmaceutical Sciences","id":"ITEM-1","issued":{"date-parts":[["2010"]]},"title":"Spectrophotometric determination of Tolperisone using 2, 4-dinitrophenylhydrazine reagent","type":"article-journal"},"uris":["http://www.mendeley.com/documents/?uuid=b56034b4-2227-4032-9761-67e091083c58"]}],"mendeley":{"formattedCitation":"&lt;span style=\"baseline\"&gt;[1]&lt;/span&gt;","plainTextFormattedCitation":"[1]","previouslyFormattedCitation":"&lt;span style=\"baseline\"&gt;[1]&lt;/span&gt;"},"properties":{"noteIndex":0},"schema":"https://github.com/citation-style-language/schema/raw/master/csl-citation.json"}</w:instrText>
      </w:r>
      <w:r w:rsidR="00F6414E">
        <w:rPr>
          <w:rFonts w:ascii="Calibri" w:hAnsi="Calibri"/>
          <w:sz w:val="24"/>
          <w:szCs w:val="24"/>
        </w:rPr>
        <w:fldChar w:fldCharType="separate"/>
      </w:r>
      <w:r w:rsidR="00F6414E" w:rsidRPr="00F6414E">
        <w:rPr>
          <w:rFonts w:ascii="Calibri" w:hAnsi="Calibri"/>
          <w:noProof/>
          <w:sz w:val="24"/>
          <w:szCs w:val="24"/>
        </w:rPr>
        <w:t>[1]</w:t>
      </w:r>
      <w:r w:rsidR="00F6414E">
        <w:rPr>
          <w:rFonts w:ascii="Calibri" w:hAnsi="Calibri"/>
          <w:sz w:val="24"/>
          <w:szCs w:val="24"/>
        </w:rPr>
        <w:fldChar w:fldCharType="end"/>
      </w:r>
      <w:r w:rsidR="00241A4F">
        <w:rPr>
          <w:rFonts w:ascii="Calibri" w:hAnsi="Calibri"/>
          <w:sz w:val="24"/>
          <w:szCs w:val="24"/>
        </w:rPr>
        <w:t>.</w:t>
      </w:r>
      <w:r w:rsidR="00D34D0C">
        <w:rPr>
          <w:rFonts w:ascii="Calibri" w:hAnsi="Calibri"/>
          <w:sz w:val="24"/>
          <w:szCs w:val="24"/>
        </w:rPr>
        <w:t xml:space="preserve"> </w:t>
      </w:r>
      <w:r w:rsidRPr="00D15F93">
        <w:rPr>
          <w:rFonts w:ascii="Calibri" w:hAnsi="Calibri"/>
          <w:sz w:val="24"/>
          <w:szCs w:val="24"/>
        </w:rPr>
        <w:t xml:space="preserve">The size and surface charge of </w:t>
      </w:r>
      <w:proofErr w:type="spellStart"/>
      <w:r w:rsidRPr="00D15F93">
        <w:rPr>
          <w:rFonts w:ascii="Calibri" w:hAnsi="Calibri"/>
          <w:sz w:val="24"/>
          <w:szCs w:val="24"/>
        </w:rPr>
        <w:t>citral</w:t>
      </w:r>
      <w:proofErr w:type="spellEnd"/>
      <w:r w:rsidRPr="00D15F93">
        <w:rPr>
          <w:rFonts w:ascii="Calibri" w:hAnsi="Calibri"/>
          <w:sz w:val="24"/>
          <w:szCs w:val="24"/>
        </w:rPr>
        <w:t xml:space="preserve">-loaded micelles were measured using </w:t>
      </w:r>
      <w:proofErr w:type="spellStart"/>
      <w:r w:rsidRPr="00D15F93">
        <w:rPr>
          <w:rFonts w:ascii="Calibri" w:hAnsi="Calibri"/>
          <w:sz w:val="24"/>
          <w:szCs w:val="24"/>
        </w:rPr>
        <w:t>Zetasizer</w:t>
      </w:r>
      <w:proofErr w:type="spellEnd"/>
      <w:r w:rsidRPr="00D15F93">
        <w:rPr>
          <w:rFonts w:ascii="Calibri" w:hAnsi="Calibri"/>
          <w:sz w:val="24"/>
          <w:szCs w:val="24"/>
        </w:rPr>
        <w:t xml:space="preserve"> </w:t>
      </w:r>
      <w:proofErr w:type="spellStart"/>
      <w:r w:rsidRPr="00D15F93">
        <w:rPr>
          <w:rFonts w:ascii="Calibri" w:hAnsi="Calibri"/>
          <w:sz w:val="24"/>
          <w:szCs w:val="24"/>
        </w:rPr>
        <w:t>NanoS</w:t>
      </w:r>
      <w:proofErr w:type="spellEnd"/>
      <w:r w:rsidRPr="00D15F93">
        <w:rPr>
          <w:rFonts w:ascii="Calibri" w:hAnsi="Calibri"/>
          <w:sz w:val="24"/>
          <w:szCs w:val="24"/>
        </w:rPr>
        <w:t xml:space="preserve"> (Malvern Instruments, UK). The morphology of CLM was assessed by transmission electron microscopy (TEM) using a JEOL 1400 (JEOL Ltd., Japan) at 120 kV. </w:t>
      </w:r>
    </w:p>
    <w:p w14:paraId="441A07BD" w14:textId="189F0DCC" w:rsidR="00F64388" w:rsidRPr="00D15F93" w:rsidRDefault="00F64388" w:rsidP="00F64388">
      <w:pPr>
        <w:autoSpaceDE w:val="0"/>
        <w:autoSpaceDN w:val="0"/>
        <w:adjustRightInd w:val="0"/>
        <w:spacing w:after="0" w:line="360" w:lineRule="auto"/>
        <w:jc w:val="both"/>
        <w:rPr>
          <w:rFonts w:ascii="Calibri" w:hAnsi="Calibri"/>
          <w:sz w:val="24"/>
          <w:szCs w:val="24"/>
        </w:rPr>
      </w:pPr>
      <w:r w:rsidRPr="00D15F93">
        <w:rPr>
          <w:rFonts w:ascii="Calibri" w:hAnsi="Calibri"/>
          <w:sz w:val="24"/>
          <w:szCs w:val="24"/>
        </w:rPr>
        <w:t xml:space="preserve">Drug release of CLM was evaluated in PBS pH 7.2, PBS pH 6.5 and PBS containing 50% of fetal bovine serum (FBS, Invitrogen). A certain volume of CLM was incubated with an equal volume of each one of the previously prepared media, at 37°C during several time-points (1, 6, 12, 24, 48 and 72 h). To </w:t>
      </w:r>
      <w:r w:rsidR="00241A4F" w:rsidRPr="00D15F93">
        <w:rPr>
          <w:rFonts w:ascii="Calibri" w:hAnsi="Calibri"/>
          <w:sz w:val="24"/>
          <w:szCs w:val="24"/>
        </w:rPr>
        <w:t>ea</w:t>
      </w:r>
      <w:r w:rsidR="00241A4F">
        <w:rPr>
          <w:rFonts w:ascii="Calibri" w:hAnsi="Calibri"/>
          <w:sz w:val="24"/>
          <w:szCs w:val="24"/>
        </w:rPr>
        <w:t>ch</w:t>
      </w:r>
      <w:r w:rsidRPr="00D15F93">
        <w:rPr>
          <w:rFonts w:ascii="Calibri" w:hAnsi="Calibri"/>
          <w:sz w:val="24"/>
          <w:szCs w:val="24"/>
        </w:rPr>
        <w:t xml:space="preserve"> time-point</w:t>
      </w:r>
      <w:r>
        <w:rPr>
          <w:rFonts w:ascii="Calibri" w:hAnsi="Calibri"/>
          <w:sz w:val="24"/>
          <w:szCs w:val="24"/>
        </w:rPr>
        <w:t>,</w:t>
      </w:r>
      <w:r w:rsidRPr="00D15F93">
        <w:rPr>
          <w:rFonts w:ascii="Calibri" w:hAnsi="Calibri"/>
          <w:sz w:val="24"/>
          <w:szCs w:val="24"/>
        </w:rPr>
        <w:t xml:space="preserve"> the released </w:t>
      </w:r>
      <w:proofErr w:type="spellStart"/>
      <w:r w:rsidRPr="00D15F93">
        <w:rPr>
          <w:rFonts w:ascii="Calibri" w:hAnsi="Calibri"/>
          <w:sz w:val="24"/>
          <w:szCs w:val="24"/>
        </w:rPr>
        <w:t>citral</w:t>
      </w:r>
      <w:proofErr w:type="spellEnd"/>
      <w:r w:rsidRPr="00D15F93">
        <w:rPr>
          <w:rFonts w:ascii="Calibri" w:hAnsi="Calibri"/>
          <w:sz w:val="24"/>
          <w:szCs w:val="24"/>
        </w:rPr>
        <w:t xml:space="preserve"> was separated and quantified as described above. </w:t>
      </w:r>
    </w:p>
    <w:p w14:paraId="1D4D6797" w14:textId="77777777" w:rsidR="00EE4D80" w:rsidRDefault="00EE4D80" w:rsidP="00F64388">
      <w:pPr>
        <w:autoSpaceDE w:val="0"/>
        <w:autoSpaceDN w:val="0"/>
        <w:adjustRightInd w:val="0"/>
        <w:spacing w:after="0" w:line="360" w:lineRule="auto"/>
        <w:jc w:val="both"/>
        <w:rPr>
          <w:rFonts w:ascii="Calibri" w:hAnsi="Calibri"/>
          <w:sz w:val="20"/>
          <w:szCs w:val="24"/>
        </w:rPr>
      </w:pPr>
    </w:p>
    <w:p w14:paraId="35A7AA9D" w14:textId="0360DEF0" w:rsidR="00F64388" w:rsidRDefault="00EE4D80" w:rsidP="00F64388">
      <w:pPr>
        <w:autoSpaceDE w:val="0"/>
        <w:autoSpaceDN w:val="0"/>
        <w:adjustRightInd w:val="0"/>
        <w:spacing w:after="0" w:line="360" w:lineRule="auto"/>
        <w:jc w:val="both"/>
        <w:rPr>
          <w:rFonts w:ascii="Calibri" w:hAnsi="Calibri"/>
          <w:b/>
          <w:sz w:val="24"/>
          <w:szCs w:val="24"/>
        </w:rPr>
      </w:pPr>
      <m:oMath>
        <m:r>
          <m:rPr>
            <m:sty m:val="p"/>
          </m:rPr>
          <w:rPr>
            <w:rFonts w:ascii="Cambria Math" w:hAnsi="Cambria Math"/>
            <w:szCs w:val="28"/>
          </w:rPr>
          <m:t xml:space="preserve">LC% = </m:t>
        </m:r>
        <m:f>
          <m:fPr>
            <m:ctrlPr>
              <w:rPr>
                <w:rFonts w:ascii="Cambria Math" w:hAnsi="Cambria Math"/>
                <w:szCs w:val="28"/>
              </w:rPr>
            </m:ctrlPr>
          </m:fPr>
          <m:num>
            <m:r>
              <m:rPr>
                <m:sty m:val="p"/>
              </m:rPr>
              <w:rPr>
                <w:rFonts w:ascii="Cambria Math" w:hAnsi="Cambria Math"/>
                <w:szCs w:val="28"/>
              </w:rPr>
              <m:t>total amount of citral – free citral in filtrates</m:t>
            </m:r>
          </m:num>
          <m:den>
            <m:r>
              <m:rPr>
                <m:sty m:val="p"/>
              </m:rPr>
              <w:rPr>
                <w:rFonts w:ascii="Cambria Math" w:hAnsi="Cambria Math"/>
                <w:szCs w:val="28"/>
              </w:rPr>
              <m:t>micelle weight</m:t>
            </m:r>
          </m:den>
        </m:f>
        <m:r>
          <m:rPr>
            <m:sty m:val="p"/>
          </m:rPr>
          <w:rPr>
            <w:rFonts w:ascii="Cambria Math" w:hAnsi="Cambria Math"/>
            <w:szCs w:val="28"/>
          </w:rPr>
          <m:t xml:space="preserve"> x 100%</m:t>
        </m:r>
        <m:r>
          <m:rPr>
            <m:sty m:val="p"/>
          </m:rPr>
          <w:rPr>
            <w:rFonts w:ascii="Cambria Math" w:hAnsi="Cambria Math"/>
            <w:sz w:val="24"/>
            <w:szCs w:val="28"/>
          </w:rPr>
          <m:t xml:space="preserve">   </m:t>
        </m:r>
        <m:r>
          <m:rPr>
            <m:sty m:val="p"/>
          </m:rPr>
          <w:rPr>
            <w:rFonts w:ascii="Cambria Math" w:hAnsi="Cambria Math"/>
            <w:sz w:val="28"/>
            <w:szCs w:val="28"/>
          </w:rPr>
          <w:tab/>
        </m:r>
      </m:oMath>
      <w:r w:rsidR="00DA753C">
        <w:rPr>
          <w:rFonts w:ascii="Calibri" w:hAnsi="Calibri"/>
          <w:sz w:val="24"/>
          <w:szCs w:val="24"/>
        </w:rPr>
        <w:tab/>
      </w:r>
      <w:r w:rsidR="00DA753C">
        <w:rPr>
          <w:rFonts w:ascii="Calibri" w:hAnsi="Calibri"/>
          <w:sz w:val="24"/>
          <w:szCs w:val="24"/>
        </w:rPr>
        <w:tab/>
      </w:r>
      <w:r w:rsidR="00F64388" w:rsidRPr="008F465B">
        <w:rPr>
          <w:rFonts w:ascii="Calibri" w:hAnsi="Calibri"/>
          <w:b/>
          <w:sz w:val="24"/>
          <w:szCs w:val="24"/>
        </w:rPr>
        <w:t>Equation 1</w:t>
      </w:r>
    </w:p>
    <w:p w14:paraId="7A448D67" w14:textId="32F19524" w:rsidR="00EE4D80" w:rsidRDefault="00EE4D80" w:rsidP="00F64388">
      <w:pPr>
        <w:autoSpaceDE w:val="0"/>
        <w:autoSpaceDN w:val="0"/>
        <w:adjustRightInd w:val="0"/>
        <w:spacing w:after="0" w:line="360" w:lineRule="auto"/>
        <w:jc w:val="both"/>
        <w:rPr>
          <w:rFonts w:ascii="Calibri" w:hAnsi="Calibri"/>
          <w:b/>
          <w:sz w:val="24"/>
          <w:szCs w:val="24"/>
        </w:rPr>
      </w:pPr>
    </w:p>
    <w:p w14:paraId="7C49116A" w14:textId="2023E334" w:rsidR="00F64388" w:rsidRPr="00DA753C" w:rsidRDefault="00EE4D80" w:rsidP="00F64388">
      <w:pPr>
        <w:autoSpaceDE w:val="0"/>
        <w:autoSpaceDN w:val="0"/>
        <w:adjustRightInd w:val="0"/>
        <w:spacing w:after="0" w:line="360" w:lineRule="auto"/>
        <w:jc w:val="both"/>
        <w:rPr>
          <w:rFonts w:ascii="Calibri" w:hAnsi="Calibri"/>
          <w:sz w:val="20"/>
          <w:szCs w:val="24"/>
        </w:rPr>
      </w:pPr>
      <m:oMath>
        <m:r>
          <m:rPr>
            <m:sty m:val="p"/>
          </m:rPr>
          <w:rPr>
            <w:rFonts w:ascii="Cambria Math" w:hAnsi="Cambria Math"/>
            <w:szCs w:val="28"/>
          </w:rPr>
          <m:t xml:space="preserve">EE% = </m:t>
        </m:r>
        <m:f>
          <m:fPr>
            <m:ctrlPr>
              <w:rPr>
                <w:rFonts w:ascii="Cambria Math" w:hAnsi="Cambria Math"/>
                <w:szCs w:val="28"/>
              </w:rPr>
            </m:ctrlPr>
          </m:fPr>
          <m:num>
            <m:r>
              <m:rPr>
                <m:sty m:val="p"/>
              </m:rPr>
              <w:rPr>
                <w:rFonts w:ascii="Cambria Math" w:hAnsi="Cambria Math"/>
                <w:szCs w:val="28"/>
              </w:rPr>
              <m:t>total amount of citral - free citral in filtrate</m:t>
            </m:r>
          </m:num>
          <m:den>
            <m:r>
              <m:rPr>
                <m:sty m:val="p"/>
              </m:rPr>
              <w:rPr>
                <w:rFonts w:ascii="Cambria Math" w:hAnsi="Cambria Math"/>
                <w:szCs w:val="28"/>
              </w:rPr>
              <m:t>total amount of citral</m:t>
            </m:r>
          </m:den>
        </m:f>
        <m:r>
          <m:rPr>
            <m:sty m:val="p"/>
          </m:rPr>
          <w:rPr>
            <w:rFonts w:ascii="Cambria Math" w:hAnsi="Cambria Math"/>
            <w:szCs w:val="28"/>
          </w:rPr>
          <m:t xml:space="preserve"> x 100</m:t>
        </m:r>
        <m:r>
          <m:rPr>
            <m:sty m:val="p"/>
          </m:rPr>
          <w:rPr>
            <w:rFonts w:ascii="Cambria Math" w:hAnsi="Cambria Math"/>
            <w:szCs w:val="28"/>
          </w:rPr>
          <m:t>%</m:t>
        </m:r>
      </m:oMath>
      <w:r w:rsidR="00DA753C" w:rsidRPr="00DA753C">
        <w:rPr>
          <w:rFonts w:ascii="Calibri" w:hAnsi="Calibri"/>
          <w:szCs w:val="28"/>
        </w:rPr>
        <w:tab/>
      </w:r>
      <w:r w:rsidR="00DA753C">
        <w:rPr>
          <w:rFonts w:ascii="Calibri" w:hAnsi="Calibri"/>
          <w:sz w:val="20"/>
          <w:szCs w:val="24"/>
        </w:rPr>
        <w:tab/>
      </w:r>
      <w:r w:rsidR="00DA753C">
        <w:rPr>
          <w:rFonts w:ascii="Calibri" w:hAnsi="Calibri"/>
          <w:sz w:val="20"/>
          <w:szCs w:val="24"/>
        </w:rPr>
        <w:tab/>
      </w:r>
      <w:r w:rsidR="00DA753C">
        <w:rPr>
          <w:rFonts w:ascii="Calibri" w:hAnsi="Calibri"/>
          <w:sz w:val="20"/>
          <w:szCs w:val="24"/>
        </w:rPr>
        <w:tab/>
      </w:r>
      <w:r w:rsidR="00F64388" w:rsidRPr="008F465B">
        <w:rPr>
          <w:rFonts w:ascii="Calibri" w:hAnsi="Calibri"/>
          <w:b/>
          <w:sz w:val="24"/>
          <w:szCs w:val="24"/>
        </w:rPr>
        <w:t>Equation 2</w:t>
      </w:r>
    </w:p>
    <w:p w14:paraId="1A2DFB2F" w14:textId="77777777" w:rsidR="00F64388" w:rsidRDefault="00F64388" w:rsidP="00F64388">
      <w:pPr>
        <w:autoSpaceDE w:val="0"/>
        <w:autoSpaceDN w:val="0"/>
        <w:adjustRightInd w:val="0"/>
        <w:spacing w:after="0" w:line="360" w:lineRule="auto"/>
        <w:jc w:val="both"/>
        <w:rPr>
          <w:rFonts w:ascii="Calibri" w:hAnsi="Calibri"/>
          <w:sz w:val="24"/>
          <w:szCs w:val="24"/>
        </w:rPr>
      </w:pPr>
    </w:p>
    <w:p w14:paraId="4A1B8F7D" w14:textId="77777777" w:rsidR="0030376F" w:rsidRDefault="0030376F" w:rsidP="00473DA1">
      <w:pPr>
        <w:spacing w:line="360" w:lineRule="auto"/>
        <w:jc w:val="both"/>
        <w:rPr>
          <w:rFonts w:ascii="Calibri" w:hAnsi="Calibri"/>
          <w:b/>
          <w:sz w:val="24"/>
        </w:rPr>
      </w:pPr>
      <w:bookmarkStart w:id="1" w:name="OLE_LINK4"/>
    </w:p>
    <w:p w14:paraId="221A1A2B" w14:textId="7680E69A" w:rsidR="00F64388" w:rsidRDefault="00F64388" w:rsidP="00473DA1">
      <w:pPr>
        <w:spacing w:line="360" w:lineRule="auto"/>
        <w:jc w:val="both"/>
        <w:rPr>
          <w:rFonts w:ascii="Calibri" w:hAnsi="Calibri"/>
          <w:b/>
          <w:sz w:val="24"/>
        </w:rPr>
      </w:pPr>
      <w:r w:rsidRPr="00F64388">
        <w:rPr>
          <w:rFonts w:ascii="Calibri" w:hAnsi="Calibri"/>
          <w:b/>
          <w:sz w:val="24"/>
        </w:rPr>
        <w:t>References</w:t>
      </w:r>
    </w:p>
    <w:bookmarkEnd w:id="1"/>
    <w:p w14:paraId="3E01DFEA" w14:textId="4CC0164F" w:rsidR="00F64388" w:rsidRPr="00F64388" w:rsidRDefault="00F6414E" w:rsidP="00DA753C">
      <w:pPr>
        <w:widowControl w:val="0"/>
        <w:autoSpaceDE w:val="0"/>
        <w:autoSpaceDN w:val="0"/>
        <w:adjustRightInd w:val="0"/>
        <w:spacing w:line="360" w:lineRule="auto"/>
        <w:ind w:left="426" w:hanging="426"/>
        <w:rPr>
          <w:rFonts w:ascii="Calibri" w:hAnsi="Calibri"/>
          <w:sz w:val="24"/>
        </w:rPr>
      </w:pPr>
      <w:r>
        <w:rPr>
          <w:rFonts w:ascii="Calibri" w:hAnsi="Calibri"/>
          <w:sz w:val="24"/>
        </w:rPr>
        <w:fldChar w:fldCharType="begin" w:fldLock="1"/>
      </w:r>
      <w:r>
        <w:rPr>
          <w:rFonts w:ascii="Calibri" w:hAnsi="Calibri"/>
          <w:sz w:val="24"/>
        </w:rPr>
        <w:instrText xml:space="preserve">ADDIN Mendeley Bibliography CSL_BIBLIOGRAPHY </w:instrText>
      </w:r>
      <w:r>
        <w:rPr>
          <w:rFonts w:ascii="Calibri" w:hAnsi="Calibri"/>
          <w:sz w:val="24"/>
        </w:rPr>
        <w:fldChar w:fldCharType="separate"/>
      </w:r>
      <w:r w:rsidRPr="00F6414E">
        <w:rPr>
          <w:rFonts w:ascii="Calibri" w:hAnsi="Calibri"/>
          <w:noProof/>
          <w:sz w:val="24"/>
          <w:szCs w:val="24"/>
        </w:rPr>
        <w:t>1</w:t>
      </w:r>
      <w:r w:rsidRPr="00F6414E">
        <w:rPr>
          <w:rFonts w:ascii="Calibri" w:hAnsi="Calibri"/>
          <w:noProof/>
          <w:sz w:val="24"/>
          <w:szCs w:val="24"/>
        </w:rPr>
        <w:tab/>
        <w:t xml:space="preserve">Sai Praveen P, Anupama B, Jagathi V, Devala Rao G. Spectrophotometric determination of Tolperisone using 2, 4-dinitrophenylhydrazine reagent. </w:t>
      </w:r>
      <w:r w:rsidRPr="00F6414E">
        <w:rPr>
          <w:rFonts w:ascii="Calibri" w:hAnsi="Calibri"/>
          <w:i/>
          <w:iCs/>
          <w:noProof/>
          <w:sz w:val="24"/>
          <w:szCs w:val="24"/>
        </w:rPr>
        <w:t>Int. J. Res. Pharm. Sci.</w:t>
      </w:r>
      <w:r w:rsidRPr="00F6414E">
        <w:rPr>
          <w:rFonts w:ascii="Calibri" w:hAnsi="Calibri"/>
          <w:noProof/>
          <w:sz w:val="24"/>
          <w:szCs w:val="24"/>
        </w:rPr>
        <w:t xml:space="preserve"> </w:t>
      </w:r>
      <w:r w:rsidR="000C6008">
        <w:rPr>
          <w:rFonts w:ascii="Calibri" w:hAnsi="Calibri"/>
          <w:noProof/>
          <w:sz w:val="24"/>
          <w:szCs w:val="24"/>
        </w:rPr>
        <w:t xml:space="preserve">3(1), 317-320 </w:t>
      </w:r>
      <w:r w:rsidRPr="00F6414E">
        <w:rPr>
          <w:rFonts w:ascii="Calibri" w:hAnsi="Calibri"/>
          <w:noProof/>
          <w:sz w:val="24"/>
          <w:szCs w:val="24"/>
        </w:rPr>
        <w:t>(2010).</w:t>
      </w:r>
      <w:r>
        <w:rPr>
          <w:rFonts w:ascii="Calibri" w:hAnsi="Calibri"/>
          <w:sz w:val="24"/>
        </w:rPr>
        <w:fldChar w:fldCharType="end"/>
      </w:r>
    </w:p>
    <w:sectPr w:rsidR="00F64388" w:rsidRPr="00F64388" w:rsidSect="00DB5B41">
      <w:headerReference w:type="default" r:id="rId8"/>
      <w:footerReference w:type="even" r:id="rId9"/>
      <w:footerReference w:type="default" r:id="rId10"/>
      <w:pgSz w:w="11900" w:h="16840"/>
      <w:pgMar w:top="1666"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A20FA5" w14:textId="77777777" w:rsidR="00BE554B" w:rsidRDefault="00BE554B" w:rsidP="008843FE">
      <w:pPr>
        <w:spacing w:after="0" w:line="240" w:lineRule="auto"/>
      </w:pPr>
      <w:r>
        <w:separator/>
      </w:r>
    </w:p>
  </w:endnote>
  <w:endnote w:type="continuationSeparator" w:id="0">
    <w:p w14:paraId="23A6DE5A" w14:textId="77777777" w:rsidR="00BE554B" w:rsidRDefault="00BE554B" w:rsidP="008843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3EDFA4" w14:textId="77777777" w:rsidR="002727E7" w:rsidRDefault="002727E7" w:rsidP="008843F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D169090" w14:textId="77777777" w:rsidR="002727E7" w:rsidRDefault="002727E7" w:rsidP="008843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4642FB" w14:textId="77777777" w:rsidR="002727E7" w:rsidRPr="00D15F93" w:rsidRDefault="002727E7" w:rsidP="008843FE">
    <w:pPr>
      <w:pStyle w:val="Footer"/>
      <w:framePr w:wrap="around" w:vAnchor="text" w:hAnchor="page" w:x="10162" w:y="-53"/>
      <w:rPr>
        <w:rStyle w:val="PageNumber"/>
        <w:rFonts w:ascii="Calibri" w:hAnsi="Calibri"/>
        <w:i/>
        <w:sz w:val="20"/>
        <w:szCs w:val="20"/>
      </w:rPr>
    </w:pPr>
    <w:r w:rsidRPr="00D15F93">
      <w:rPr>
        <w:rStyle w:val="PageNumber"/>
        <w:rFonts w:ascii="Calibri" w:hAnsi="Calibri"/>
        <w:i/>
        <w:sz w:val="20"/>
        <w:szCs w:val="20"/>
      </w:rPr>
      <w:fldChar w:fldCharType="begin"/>
    </w:r>
    <w:r>
      <w:rPr>
        <w:rStyle w:val="PageNumber"/>
        <w:rFonts w:ascii="Calibri" w:hAnsi="Calibri"/>
        <w:i/>
        <w:sz w:val="20"/>
        <w:szCs w:val="20"/>
      </w:rPr>
      <w:instrText>PAGE</w:instrText>
    </w:r>
    <w:r w:rsidRPr="00D15F93">
      <w:rPr>
        <w:rStyle w:val="PageNumber"/>
        <w:rFonts w:ascii="Calibri" w:hAnsi="Calibri"/>
        <w:i/>
        <w:sz w:val="20"/>
        <w:szCs w:val="20"/>
      </w:rPr>
      <w:instrText xml:space="preserve">  </w:instrText>
    </w:r>
    <w:r w:rsidRPr="00D15F93">
      <w:rPr>
        <w:rStyle w:val="PageNumber"/>
        <w:rFonts w:ascii="Calibri" w:hAnsi="Calibri"/>
        <w:i/>
        <w:sz w:val="20"/>
        <w:szCs w:val="20"/>
      </w:rPr>
      <w:fldChar w:fldCharType="separate"/>
    </w:r>
    <w:r w:rsidR="00745441">
      <w:rPr>
        <w:rStyle w:val="PageNumber"/>
        <w:rFonts w:ascii="Calibri" w:hAnsi="Calibri"/>
        <w:i/>
        <w:noProof/>
        <w:sz w:val="20"/>
        <w:szCs w:val="20"/>
      </w:rPr>
      <w:t>1</w:t>
    </w:r>
    <w:r w:rsidRPr="00D15F93">
      <w:rPr>
        <w:rStyle w:val="PageNumber"/>
        <w:rFonts w:ascii="Calibri" w:hAnsi="Calibri"/>
        <w:i/>
        <w:sz w:val="20"/>
        <w:szCs w:val="20"/>
      </w:rPr>
      <w:fldChar w:fldCharType="end"/>
    </w:r>
  </w:p>
  <w:p w14:paraId="12846CD4" w14:textId="77777777" w:rsidR="002727E7" w:rsidRDefault="002727E7" w:rsidP="008843F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46309D" w14:textId="77777777" w:rsidR="00BE554B" w:rsidRDefault="00BE554B" w:rsidP="008843FE">
      <w:pPr>
        <w:spacing w:after="0" w:line="240" w:lineRule="auto"/>
      </w:pPr>
      <w:r>
        <w:separator/>
      </w:r>
    </w:p>
  </w:footnote>
  <w:footnote w:type="continuationSeparator" w:id="0">
    <w:p w14:paraId="42A49BEA" w14:textId="77777777" w:rsidR="00BE554B" w:rsidRDefault="00BE554B" w:rsidP="008843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F45AB" w14:textId="77777777" w:rsidR="00DB5B41" w:rsidRPr="00DB5B41" w:rsidRDefault="00DB5B41" w:rsidP="00DB5B41">
    <w:pPr>
      <w:pStyle w:val="Header"/>
      <w:jc w:val="right"/>
      <w:rPr>
        <w:i/>
        <w:lang w:val="es-ES"/>
      </w:rPr>
    </w:pPr>
    <w:r w:rsidRPr="00241A4F">
      <w:rPr>
        <w:i/>
      </w:rPr>
      <w:t>Supplementary</w:t>
    </w:r>
    <w:r w:rsidRPr="00DB5B41">
      <w:rPr>
        <w:i/>
        <w:lang w:val="es-ES"/>
      </w:rPr>
      <w:t xml:space="preserve"> Material</w:t>
    </w:r>
  </w:p>
  <w:p w14:paraId="0590845F" w14:textId="77777777" w:rsidR="00DB5B41" w:rsidRPr="00DB5B41" w:rsidRDefault="00DB5B41" w:rsidP="00DB5B41">
    <w:pPr>
      <w:pStyle w:val="Header"/>
      <w:jc w:val="right"/>
      <w:rPr>
        <w:i/>
        <w:lang w:val="es-E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A46710"/>
    <w:multiLevelType w:val="hybridMultilevel"/>
    <w:tmpl w:val="86C251A2"/>
    <w:lvl w:ilvl="0" w:tplc="9A483EA4">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246B74"/>
    <w:multiLevelType w:val="hybridMultilevel"/>
    <w:tmpl w:val="86C251A2"/>
    <w:lvl w:ilvl="0" w:tplc="9A483EA4">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4974B1"/>
    <w:multiLevelType w:val="hybridMultilevel"/>
    <w:tmpl w:val="86C251A2"/>
    <w:lvl w:ilvl="0" w:tplc="9A483EA4">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EE34EC"/>
    <w:multiLevelType w:val="multilevel"/>
    <w:tmpl w:val="0BB8D7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52617B1"/>
    <w:multiLevelType w:val="multilevel"/>
    <w:tmpl w:val="147412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D725B06"/>
    <w:multiLevelType w:val="hybridMultilevel"/>
    <w:tmpl w:val="86C251A2"/>
    <w:lvl w:ilvl="0" w:tplc="9A483EA4">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76F3BB8"/>
    <w:multiLevelType w:val="multilevel"/>
    <w:tmpl w:val="8A207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0"/>
  </w:num>
  <w:num w:numId="4">
    <w:abstractNumId w:val="4"/>
  </w:num>
  <w:num w:numId="5">
    <w:abstractNumId w:val="3"/>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3074"/>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6B8D"/>
    <w:rsid w:val="00002202"/>
    <w:rsid w:val="00002817"/>
    <w:rsid w:val="00002C49"/>
    <w:rsid w:val="00002FAF"/>
    <w:rsid w:val="000136EA"/>
    <w:rsid w:val="00022C3B"/>
    <w:rsid w:val="00022FB9"/>
    <w:rsid w:val="00030E55"/>
    <w:rsid w:val="0003149A"/>
    <w:rsid w:val="00032A1B"/>
    <w:rsid w:val="00042312"/>
    <w:rsid w:val="00043E8D"/>
    <w:rsid w:val="00044114"/>
    <w:rsid w:val="000473F5"/>
    <w:rsid w:val="00047C5B"/>
    <w:rsid w:val="00056C37"/>
    <w:rsid w:val="00062608"/>
    <w:rsid w:val="000651B4"/>
    <w:rsid w:val="00066D8C"/>
    <w:rsid w:val="00075396"/>
    <w:rsid w:val="000831FA"/>
    <w:rsid w:val="000863B5"/>
    <w:rsid w:val="00090700"/>
    <w:rsid w:val="00095470"/>
    <w:rsid w:val="000A1100"/>
    <w:rsid w:val="000A3993"/>
    <w:rsid w:val="000A6B0F"/>
    <w:rsid w:val="000B2E45"/>
    <w:rsid w:val="000B61ED"/>
    <w:rsid w:val="000B6659"/>
    <w:rsid w:val="000C0688"/>
    <w:rsid w:val="000C0DCA"/>
    <w:rsid w:val="000C197E"/>
    <w:rsid w:val="000C1D9E"/>
    <w:rsid w:val="000C2533"/>
    <w:rsid w:val="000C6008"/>
    <w:rsid w:val="000D270D"/>
    <w:rsid w:val="000E018A"/>
    <w:rsid w:val="000E03A9"/>
    <w:rsid w:val="000E136B"/>
    <w:rsid w:val="000E2907"/>
    <w:rsid w:val="000E2CB1"/>
    <w:rsid w:val="000F53B5"/>
    <w:rsid w:val="00104DF9"/>
    <w:rsid w:val="001126ED"/>
    <w:rsid w:val="0012203E"/>
    <w:rsid w:val="001227C4"/>
    <w:rsid w:val="001313EB"/>
    <w:rsid w:val="001318B0"/>
    <w:rsid w:val="00131E9E"/>
    <w:rsid w:val="0013464C"/>
    <w:rsid w:val="00137104"/>
    <w:rsid w:val="001504A8"/>
    <w:rsid w:val="00151BCE"/>
    <w:rsid w:val="0017119E"/>
    <w:rsid w:val="00175EA4"/>
    <w:rsid w:val="00180796"/>
    <w:rsid w:val="00180DC2"/>
    <w:rsid w:val="0018108D"/>
    <w:rsid w:val="00182B91"/>
    <w:rsid w:val="00185BE8"/>
    <w:rsid w:val="001864A3"/>
    <w:rsid w:val="00193012"/>
    <w:rsid w:val="00197DF0"/>
    <w:rsid w:val="001A46C6"/>
    <w:rsid w:val="001A6100"/>
    <w:rsid w:val="001A6797"/>
    <w:rsid w:val="001A73A1"/>
    <w:rsid w:val="001B0BBE"/>
    <w:rsid w:val="001B404A"/>
    <w:rsid w:val="001C57B2"/>
    <w:rsid w:val="001C5CD0"/>
    <w:rsid w:val="001D4A98"/>
    <w:rsid w:val="001D7CCF"/>
    <w:rsid w:val="001E0A1C"/>
    <w:rsid w:val="001F3067"/>
    <w:rsid w:val="001F7F38"/>
    <w:rsid w:val="0021703B"/>
    <w:rsid w:val="00220397"/>
    <w:rsid w:val="002205FC"/>
    <w:rsid w:val="00222757"/>
    <w:rsid w:val="00232687"/>
    <w:rsid w:val="00232DB9"/>
    <w:rsid w:val="00233C55"/>
    <w:rsid w:val="00241A4F"/>
    <w:rsid w:val="00251415"/>
    <w:rsid w:val="00251747"/>
    <w:rsid w:val="0025486B"/>
    <w:rsid w:val="002635C7"/>
    <w:rsid w:val="00263730"/>
    <w:rsid w:val="002727E7"/>
    <w:rsid w:val="00275A10"/>
    <w:rsid w:val="002817B8"/>
    <w:rsid w:val="002930AD"/>
    <w:rsid w:val="002935EC"/>
    <w:rsid w:val="0029463C"/>
    <w:rsid w:val="0029528F"/>
    <w:rsid w:val="002A0A02"/>
    <w:rsid w:val="002A44EE"/>
    <w:rsid w:val="002B3166"/>
    <w:rsid w:val="002B5CED"/>
    <w:rsid w:val="002B5F5D"/>
    <w:rsid w:val="002C14B7"/>
    <w:rsid w:val="002C5FB2"/>
    <w:rsid w:val="002D4034"/>
    <w:rsid w:val="002D48FC"/>
    <w:rsid w:val="002E1E34"/>
    <w:rsid w:val="002F1928"/>
    <w:rsid w:val="002F1933"/>
    <w:rsid w:val="002F326E"/>
    <w:rsid w:val="002F5462"/>
    <w:rsid w:val="002F5F8F"/>
    <w:rsid w:val="003028E8"/>
    <w:rsid w:val="0030376F"/>
    <w:rsid w:val="00304A07"/>
    <w:rsid w:val="003128D3"/>
    <w:rsid w:val="0031531A"/>
    <w:rsid w:val="003224C0"/>
    <w:rsid w:val="0032713A"/>
    <w:rsid w:val="003279FF"/>
    <w:rsid w:val="00327B92"/>
    <w:rsid w:val="00330A49"/>
    <w:rsid w:val="00332361"/>
    <w:rsid w:val="003335A6"/>
    <w:rsid w:val="00335880"/>
    <w:rsid w:val="00341BF3"/>
    <w:rsid w:val="0034204E"/>
    <w:rsid w:val="00344B72"/>
    <w:rsid w:val="00353950"/>
    <w:rsid w:val="00365F0F"/>
    <w:rsid w:val="0037159E"/>
    <w:rsid w:val="00372586"/>
    <w:rsid w:val="00382167"/>
    <w:rsid w:val="00385BA0"/>
    <w:rsid w:val="0038672B"/>
    <w:rsid w:val="00391176"/>
    <w:rsid w:val="003921CF"/>
    <w:rsid w:val="00394D61"/>
    <w:rsid w:val="003A06A7"/>
    <w:rsid w:val="003A2796"/>
    <w:rsid w:val="003C1304"/>
    <w:rsid w:val="003D286C"/>
    <w:rsid w:val="003D29FF"/>
    <w:rsid w:val="003D52C3"/>
    <w:rsid w:val="003F5EDE"/>
    <w:rsid w:val="003F7356"/>
    <w:rsid w:val="004008E2"/>
    <w:rsid w:val="00401431"/>
    <w:rsid w:val="0040406D"/>
    <w:rsid w:val="004053DA"/>
    <w:rsid w:val="004103D5"/>
    <w:rsid w:val="004113F2"/>
    <w:rsid w:val="004216CB"/>
    <w:rsid w:val="00430424"/>
    <w:rsid w:val="004338BE"/>
    <w:rsid w:val="00435C8B"/>
    <w:rsid w:val="00447940"/>
    <w:rsid w:val="00453E22"/>
    <w:rsid w:val="00454914"/>
    <w:rsid w:val="00465FC5"/>
    <w:rsid w:val="004727EF"/>
    <w:rsid w:val="00473DA1"/>
    <w:rsid w:val="00474781"/>
    <w:rsid w:val="00483283"/>
    <w:rsid w:val="004834BA"/>
    <w:rsid w:val="004838F2"/>
    <w:rsid w:val="0049220C"/>
    <w:rsid w:val="00496BED"/>
    <w:rsid w:val="004B0A00"/>
    <w:rsid w:val="004B2FC9"/>
    <w:rsid w:val="004B50BC"/>
    <w:rsid w:val="004B5100"/>
    <w:rsid w:val="004B7C20"/>
    <w:rsid w:val="004D2C07"/>
    <w:rsid w:val="004E0C83"/>
    <w:rsid w:val="004E4CD8"/>
    <w:rsid w:val="004F0B2C"/>
    <w:rsid w:val="005034BC"/>
    <w:rsid w:val="0052208B"/>
    <w:rsid w:val="00525D65"/>
    <w:rsid w:val="00532485"/>
    <w:rsid w:val="0053349D"/>
    <w:rsid w:val="005362E9"/>
    <w:rsid w:val="00537666"/>
    <w:rsid w:val="005432E4"/>
    <w:rsid w:val="00544FF4"/>
    <w:rsid w:val="00546C20"/>
    <w:rsid w:val="00547D87"/>
    <w:rsid w:val="005507F0"/>
    <w:rsid w:val="0055207E"/>
    <w:rsid w:val="00556460"/>
    <w:rsid w:val="00556E93"/>
    <w:rsid w:val="00556F39"/>
    <w:rsid w:val="00561A71"/>
    <w:rsid w:val="00562481"/>
    <w:rsid w:val="005631D4"/>
    <w:rsid w:val="00563C9A"/>
    <w:rsid w:val="0057580A"/>
    <w:rsid w:val="00583884"/>
    <w:rsid w:val="0058419B"/>
    <w:rsid w:val="00585A4B"/>
    <w:rsid w:val="005872BB"/>
    <w:rsid w:val="005945CA"/>
    <w:rsid w:val="005A2DE2"/>
    <w:rsid w:val="005B061F"/>
    <w:rsid w:val="005B3B60"/>
    <w:rsid w:val="005B6867"/>
    <w:rsid w:val="005D1B88"/>
    <w:rsid w:val="005D7A98"/>
    <w:rsid w:val="005E4D4F"/>
    <w:rsid w:val="005F32D0"/>
    <w:rsid w:val="005F4B94"/>
    <w:rsid w:val="00601E55"/>
    <w:rsid w:val="0060610D"/>
    <w:rsid w:val="00606FA8"/>
    <w:rsid w:val="00607968"/>
    <w:rsid w:val="006163A3"/>
    <w:rsid w:val="00620EBA"/>
    <w:rsid w:val="006432B1"/>
    <w:rsid w:val="006460EF"/>
    <w:rsid w:val="0066336D"/>
    <w:rsid w:val="00673A49"/>
    <w:rsid w:val="0067699E"/>
    <w:rsid w:val="00680A22"/>
    <w:rsid w:val="00683BD4"/>
    <w:rsid w:val="006854BD"/>
    <w:rsid w:val="006875A8"/>
    <w:rsid w:val="00693C42"/>
    <w:rsid w:val="00694AFE"/>
    <w:rsid w:val="006A0EB8"/>
    <w:rsid w:val="006A43E9"/>
    <w:rsid w:val="006A4CCA"/>
    <w:rsid w:val="006B08D7"/>
    <w:rsid w:val="006B4D00"/>
    <w:rsid w:val="006C4B0C"/>
    <w:rsid w:val="006C4B5E"/>
    <w:rsid w:val="006C6D52"/>
    <w:rsid w:val="006D0A29"/>
    <w:rsid w:val="006D0F8D"/>
    <w:rsid w:val="006D4207"/>
    <w:rsid w:val="006E4528"/>
    <w:rsid w:val="006E5925"/>
    <w:rsid w:val="006E7258"/>
    <w:rsid w:val="00713646"/>
    <w:rsid w:val="0072307D"/>
    <w:rsid w:val="00723B5E"/>
    <w:rsid w:val="007311A6"/>
    <w:rsid w:val="0073221C"/>
    <w:rsid w:val="007335CF"/>
    <w:rsid w:val="007348B9"/>
    <w:rsid w:val="007349FF"/>
    <w:rsid w:val="00740A90"/>
    <w:rsid w:val="00745000"/>
    <w:rsid w:val="00745441"/>
    <w:rsid w:val="00746F10"/>
    <w:rsid w:val="00751B48"/>
    <w:rsid w:val="00751F1E"/>
    <w:rsid w:val="00762D84"/>
    <w:rsid w:val="00766D68"/>
    <w:rsid w:val="00771C9D"/>
    <w:rsid w:val="00780BA2"/>
    <w:rsid w:val="00781952"/>
    <w:rsid w:val="00781D4B"/>
    <w:rsid w:val="00783DE6"/>
    <w:rsid w:val="00787591"/>
    <w:rsid w:val="007A6796"/>
    <w:rsid w:val="007B13F2"/>
    <w:rsid w:val="007B233E"/>
    <w:rsid w:val="007B3575"/>
    <w:rsid w:val="007B3834"/>
    <w:rsid w:val="007B5A41"/>
    <w:rsid w:val="007B7D9F"/>
    <w:rsid w:val="007C0283"/>
    <w:rsid w:val="007C18F3"/>
    <w:rsid w:val="007E1557"/>
    <w:rsid w:val="007E3E0A"/>
    <w:rsid w:val="007F4306"/>
    <w:rsid w:val="008042CB"/>
    <w:rsid w:val="0080536B"/>
    <w:rsid w:val="0081154A"/>
    <w:rsid w:val="0081222E"/>
    <w:rsid w:val="0081300A"/>
    <w:rsid w:val="00814F69"/>
    <w:rsid w:val="00816454"/>
    <w:rsid w:val="00823D65"/>
    <w:rsid w:val="008256EC"/>
    <w:rsid w:val="00827E1C"/>
    <w:rsid w:val="00832DEB"/>
    <w:rsid w:val="00834E5A"/>
    <w:rsid w:val="00846C72"/>
    <w:rsid w:val="00850D37"/>
    <w:rsid w:val="00856C91"/>
    <w:rsid w:val="00864496"/>
    <w:rsid w:val="008657F0"/>
    <w:rsid w:val="00865D46"/>
    <w:rsid w:val="00866375"/>
    <w:rsid w:val="008715DF"/>
    <w:rsid w:val="008755EF"/>
    <w:rsid w:val="00876A46"/>
    <w:rsid w:val="00877531"/>
    <w:rsid w:val="00883993"/>
    <w:rsid w:val="00883FA0"/>
    <w:rsid w:val="008843FE"/>
    <w:rsid w:val="0089617E"/>
    <w:rsid w:val="008A0345"/>
    <w:rsid w:val="008A48D6"/>
    <w:rsid w:val="008A5DAA"/>
    <w:rsid w:val="008A6BC6"/>
    <w:rsid w:val="008B3DFF"/>
    <w:rsid w:val="008C4C97"/>
    <w:rsid w:val="008C618D"/>
    <w:rsid w:val="008D2222"/>
    <w:rsid w:val="008D28EF"/>
    <w:rsid w:val="008D44DB"/>
    <w:rsid w:val="008E1D03"/>
    <w:rsid w:val="008E57B8"/>
    <w:rsid w:val="008E7F2B"/>
    <w:rsid w:val="008F1F94"/>
    <w:rsid w:val="008F465B"/>
    <w:rsid w:val="00904D40"/>
    <w:rsid w:val="00906B6D"/>
    <w:rsid w:val="00913E31"/>
    <w:rsid w:val="009140BF"/>
    <w:rsid w:val="00914D65"/>
    <w:rsid w:val="009302EB"/>
    <w:rsid w:val="00931316"/>
    <w:rsid w:val="009316EC"/>
    <w:rsid w:val="00935056"/>
    <w:rsid w:val="00936B8D"/>
    <w:rsid w:val="00943E07"/>
    <w:rsid w:val="00945846"/>
    <w:rsid w:val="00956CE8"/>
    <w:rsid w:val="0096188F"/>
    <w:rsid w:val="00974F2C"/>
    <w:rsid w:val="009775FD"/>
    <w:rsid w:val="00980635"/>
    <w:rsid w:val="00987D4D"/>
    <w:rsid w:val="0099084B"/>
    <w:rsid w:val="009913E8"/>
    <w:rsid w:val="00996B63"/>
    <w:rsid w:val="009A0CC5"/>
    <w:rsid w:val="009B287C"/>
    <w:rsid w:val="009B3939"/>
    <w:rsid w:val="009B6FAD"/>
    <w:rsid w:val="009C5BB3"/>
    <w:rsid w:val="009C5E4A"/>
    <w:rsid w:val="009C7195"/>
    <w:rsid w:val="009E682C"/>
    <w:rsid w:val="009E72C6"/>
    <w:rsid w:val="009F330C"/>
    <w:rsid w:val="009F5DB9"/>
    <w:rsid w:val="00A0102F"/>
    <w:rsid w:val="00A12EA9"/>
    <w:rsid w:val="00A156CB"/>
    <w:rsid w:val="00A15D3E"/>
    <w:rsid w:val="00A3180C"/>
    <w:rsid w:val="00A31930"/>
    <w:rsid w:val="00A425BE"/>
    <w:rsid w:val="00A42E20"/>
    <w:rsid w:val="00A445A4"/>
    <w:rsid w:val="00A5033C"/>
    <w:rsid w:val="00A67075"/>
    <w:rsid w:val="00A721D7"/>
    <w:rsid w:val="00A74E77"/>
    <w:rsid w:val="00A82CFE"/>
    <w:rsid w:val="00A84430"/>
    <w:rsid w:val="00A91946"/>
    <w:rsid w:val="00AA7A17"/>
    <w:rsid w:val="00AC047B"/>
    <w:rsid w:val="00AC281B"/>
    <w:rsid w:val="00AC30B2"/>
    <w:rsid w:val="00AC6615"/>
    <w:rsid w:val="00AD2036"/>
    <w:rsid w:val="00AD6D90"/>
    <w:rsid w:val="00AE066B"/>
    <w:rsid w:val="00AE0F5A"/>
    <w:rsid w:val="00AE5067"/>
    <w:rsid w:val="00AF6816"/>
    <w:rsid w:val="00B01701"/>
    <w:rsid w:val="00B02693"/>
    <w:rsid w:val="00B049CB"/>
    <w:rsid w:val="00B123C6"/>
    <w:rsid w:val="00B12775"/>
    <w:rsid w:val="00B21C1E"/>
    <w:rsid w:val="00B236D4"/>
    <w:rsid w:val="00B2433B"/>
    <w:rsid w:val="00B25C84"/>
    <w:rsid w:val="00B27AB8"/>
    <w:rsid w:val="00B34CDA"/>
    <w:rsid w:val="00B42C76"/>
    <w:rsid w:val="00B55E54"/>
    <w:rsid w:val="00B73B1B"/>
    <w:rsid w:val="00B81126"/>
    <w:rsid w:val="00B8141C"/>
    <w:rsid w:val="00B82FF8"/>
    <w:rsid w:val="00B840DA"/>
    <w:rsid w:val="00B92877"/>
    <w:rsid w:val="00B95A62"/>
    <w:rsid w:val="00B9664F"/>
    <w:rsid w:val="00BA25CC"/>
    <w:rsid w:val="00BA25E6"/>
    <w:rsid w:val="00BA2F61"/>
    <w:rsid w:val="00BA6483"/>
    <w:rsid w:val="00BB001E"/>
    <w:rsid w:val="00BB2FF3"/>
    <w:rsid w:val="00BC3989"/>
    <w:rsid w:val="00BC3E37"/>
    <w:rsid w:val="00BC5210"/>
    <w:rsid w:val="00BC69E2"/>
    <w:rsid w:val="00BD2E23"/>
    <w:rsid w:val="00BE554B"/>
    <w:rsid w:val="00BF0DE5"/>
    <w:rsid w:val="00BF2A18"/>
    <w:rsid w:val="00BF50C1"/>
    <w:rsid w:val="00C05001"/>
    <w:rsid w:val="00C21040"/>
    <w:rsid w:val="00C36AC3"/>
    <w:rsid w:val="00C410A0"/>
    <w:rsid w:val="00C433C6"/>
    <w:rsid w:val="00C452E2"/>
    <w:rsid w:val="00C521B9"/>
    <w:rsid w:val="00C53D3B"/>
    <w:rsid w:val="00C742DD"/>
    <w:rsid w:val="00C75302"/>
    <w:rsid w:val="00C757D3"/>
    <w:rsid w:val="00C87B5A"/>
    <w:rsid w:val="00C9368E"/>
    <w:rsid w:val="00C94F97"/>
    <w:rsid w:val="00CC04BD"/>
    <w:rsid w:val="00CC2015"/>
    <w:rsid w:val="00CC4F37"/>
    <w:rsid w:val="00CC5BE0"/>
    <w:rsid w:val="00CC5BFB"/>
    <w:rsid w:val="00CC78FF"/>
    <w:rsid w:val="00CD5279"/>
    <w:rsid w:val="00CD65FC"/>
    <w:rsid w:val="00CE5605"/>
    <w:rsid w:val="00CF1BCE"/>
    <w:rsid w:val="00CF38F7"/>
    <w:rsid w:val="00D00FDA"/>
    <w:rsid w:val="00D07C90"/>
    <w:rsid w:val="00D10E44"/>
    <w:rsid w:val="00D111C9"/>
    <w:rsid w:val="00D11856"/>
    <w:rsid w:val="00D154DB"/>
    <w:rsid w:val="00D15F93"/>
    <w:rsid w:val="00D24BE5"/>
    <w:rsid w:val="00D270ED"/>
    <w:rsid w:val="00D3228C"/>
    <w:rsid w:val="00D34D0C"/>
    <w:rsid w:val="00D37FF5"/>
    <w:rsid w:val="00D410ED"/>
    <w:rsid w:val="00D43A5F"/>
    <w:rsid w:val="00D46B4A"/>
    <w:rsid w:val="00D506C0"/>
    <w:rsid w:val="00D5449B"/>
    <w:rsid w:val="00D56356"/>
    <w:rsid w:val="00D56DAD"/>
    <w:rsid w:val="00D658A1"/>
    <w:rsid w:val="00D670DE"/>
    <w:rsid w:val="00D70D61"/>
    <w:rsid w:val="00D827D6"/>
    <w:rsid w:val="00D937C1"/>
    <w:rsid w:val="00D97F1D"/>
    <w:rsid w:val="00DA4958"/>
    <w:rsid w:val="00DA753C"/>
    <w:rsid w:val="00DB119D"/>
    <w:rsid w:val="00DB5B41"/>
    <w:rsid w:val="00DB712C"/>
    <w:rsid w:val="00DC17D0"/>
    <w:rsid w:val="00DC2086"/>
    <w:rsid w:val="00DC4673"/>
    <w:rsid w:val="00DC7E47"/>
    <w:rsid w:val="00DD12E0"/>
    <w:rsid w:val="00DD2FAD"/>
    <w:rsid w:val="00DD4811"/>
    <w:rsid w:val="00DD7D58"/>
    <w:rsid w:val="00DE65D5"/>
    <w:rsid w:val="00DF78C0"/>
    <w:rsid w:val="00E04E0A"/>
    <w:rsid w:val="00E11565"/>
    <w:rsid w:val="00E12A76"/>
    <w:rsid w:val="00E12AAA"/>
    <w:rsid w:val="00E133B9"/>
    <w:rsid w:val="00E2492A"/>
    <w:rsid w:val="00E259D2"/>
    <w:rsid w:val="00E3095E"/>
    <w:rsid w:val="00E4755A"/>
    <w:rsid w:val="00E504C0"/>
    <w:rsid w:val="00E543F4"/>
    <w:rsid w:val="00E62118"/>
    <w:rsid w:val="00E64150"/>
    <w:rsid w:val="00E647D8"/>
    <w:rsid w:val="00E65502"/>
    <w:rsid w:val="00E75A53"/>
    <w:rsid w:val="00E75C3E"/>
    <w:rsid w:val="00E81930"/>
    <w:rsid w:val="00E90D41"/>
    <w:rsid w:val="00E934B5"/>
    <w:rsid w:val="00E93C7A"/>
    <w:rsid w:val="00E94283"/>
    <w:rsid w:val="00E957F8"/>
    <w:rsid w:val="00EA0D0A"/>
    <w:rsid w:val="00EA7008"/>
    <w:rsid w:val="00EA791F"/>
    <w:rsid w:val="00EB02A9"/>
    <w:rsid w:val="00ED1170"/>
    <w:rsid w:val="00ED1451"/>
    <w:rsid w:val="00ED1A6A"/>
    <w:rsid w:val="00EE4C22"/>
    <w:rsid w:val="00EE4D80"/>
    <w:rsid w:val="00EE707A"/>
    <w:rsid w:val="00EE7974"/>
    <w:rsid w:val="00EF1D1B"/>
    <w:rsid w:val="00EF4695"/>
    <w:rsid w:val="00EF5E84"/>
    <w:rsid w:val="00F0251E"/>
    <w:rsid w:val="00F05397"/>
    <w:rsid w:val="00F0643C"/>
    <w:rsid w:val="00F14255"/>
    <w:rsid w:val="00F14B84"/>
    <w:rsid w:val="00F1568B"/>
    <w:rsid w:val="00F17A58"/>
    <w:rsid w:val="00F17BAA"/>
    <w:rsid w:val="00F20602"/>
    <w:rsid w:val="00F25C7F"/>
    <w:rsid w:val="00F34F3B"/>
    <w:rsid w:val="00F3523B"/>
    <w:rsid w:val="00F60006"/>
    <w:rsid w:val="00F6414E"/>
    <w:rsid w:val="00F64388"/>
    <w:rsid w:val="00F66B24"/>
    <w:rsid w:val="00F701F2"/>
    <w:rsid w:val="00F727EC"/>
    <w:rsid w:val="00F72EB6"/>
    <w:rsid w:val="00F7417D"/>
    <w:rsid w:val="00F7723C"/>
    <w:rsid w:val="00F9014F"/>
    <w:rsid w:val="00F90717"/>
    <w:rsid w:val="00FA2466"/>
    <w:rsid w:val="00FA2F9E"/>
    <w:rsid w:val="00FA5779"/>
    <w:rsid w:val="00FA6690"/>
    <w:rsid w:val="00FB06A9"/>
    <w:rsid w:val="00FB4A76"/>
    <w:rsid w:val="00FC0059"/>
    <w:rsid w:val="00FC1AF4"/>
    <w:rsid w:val="00FC6349"/>
    <w:rsid w:val="00FC775C"/>
    <w:rsid w:val="00FD0265"/>
    <w:rsid w:val="00FD0277"/>
    <w:rsid w:val="00FD0643"/>
    <w:rsid w:val="00FD434C"/>
    <w:rsid w:val="00FD4A74"/>
    <w:rsid w:val="00FE5B59"/>
    <w:rsid w:val="00FF5BE3"/>
    <w:rsid w:val="00FF5E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14:docId w14:val="527DBECB"/>
  <w15:chartTrackingRefBased/>
  <w15:docId w15:val="{C12441C6-0D17-45C5-94FA-95F9E26DB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No Spacing" w:qFormat="1"/>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semiHidden="1" w:uiPriority="37" w:unhideWhenUsed="1"/>
    <w:lsdException w:name="Grid Table 3"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6B8D"/>
    <w:pPr>
      <w:spacing w:after="160" w:line="259" w:lineRule="auto"/>
    </w:pPr>
    <w:rPr>
      <w:rFonts w:eastAsia="Cambria"/>
      <w:sz w:val="22"/>
      <w:szCs w:val="22"/>
      <w:lang w:val="en-US" w:eastAsia="en-US"/>
    </w:rPr>
  </w:style>
  <w:style w:type="paragraph" w:styleId="Heading1">
    <w:name w:val="heading 1"/>
    <w:basedOn w:val="Normal"/>
    <w:next w:val="Normal"/>
    <w:link w:val="Heading1Char"/>
    <w:uiPriority w:val="9"/>
    <w:qFormat/>
    <w:rsid w:val="007335CF"/>
    <w:pPr>
      <w:keepNext/>
      <w:keepLines/>
      <w:spacing w:before="480" w:after="0"/>
      <w:outlineLvl w:val="0"/>
    </w:pPr>
    <w:rPr>
      <w:rFonts w:ascii="Calibri" w:eastAsia="MS Gothic" w:hAnsi="Calibri"/>
      <w:b/>
      <w:bCs/>
      <w:color w:val="365F91"/>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CAuthorAddress">
    <w:name w:val="BC_Author_Address"/>
    <w:basedOn w:val="Normal"/>
    <w:next w:val="Normal"/>
    <w:rsid w:val="008843FE"/>
    <w:pPr>
      <w:spacing w:after="240" w:line="480" w:lineRule="auto"/>
      <w:jc w:val="center"/>
    </w:pPr>
    <w:rPr>
      <w:rFonts w:ascii="Times" w:eastAsia="Times New Roman" w:hAnsi="Times"/>
      <w:sz w:val="24"/>
      <w:szCs w:val="20"/>
    </w:rPr>
  </w:style>
  <w:style w:type="paragraph" w:styleId="Footer">
    <w:name w:val="footer"/>
    <w:basedOn w:val="Normal"/>
    <w:link w:val="FooterChar"/>
    <w:uiPriority w:val="99"/>
    <w:unhideWhenUsed/>
    <w:rsid w:val="008843FE"/>
    <w:pPr>
      <w:tabs>
        <w:tab w:val="center" w:pos="4252"/>
        <w:tab w:val="right" w:pos="8504"/>
      </w:tabs>
      <w:spacing w:after="0" w:line="240" w:lineRule="auto"/>
    </w:pPr>
  </w:style>
  <w:style w:type="character" w:customStyle="1" w:styleId="FooterChar">
    <w:name w:val="Footer Char"/>
    <w:link w:val="Footer"/>
    <w:uiPriority w:val="99"/>
    <w:rsid w:val="008843FE"/>
    <w:rPr>
      <w:rFonts w:eastAsia="Cambria"/>
      <w:sz w:val="22"/>
      <w:szCs w:val="22"/>
      <w:lang w:val="en-US" w:eastAsia="en-US"/>
    </w:rPr>
  </w:style>
  <w:style w:type="character" w:styleId="PageNumber">
    <w:name w:val="page number"/>
    <w:basedOn w:val="DefaultParagraphFont"/>
    <w:uiPriority w:val="99"/>
    <w:semiHidden/>
    <w:unhideWhenUsed/>
    <w:rsid w:val="008843FE"/>
  </w:style>
  <w:style w:type="paragraph" w:styleId="Header">
    <w:name w:val="header"/>
    <w:basedOn w:val="Normal"/>
    <w:link w:val="HeaderChar"/>
    <w:uiPriority w:val="99"/>
    <w:unhideWhenUsed/>
    <w:rsid w:val="008843FE"/>
    <w:pPr>
      <w:tabs>
        <w:tab w:val="center" w:pos="4252"/>
        <w:tab w:val="right" w:pos="8504"/>
      </w:tabs>
      <w:spacing w:after="0" w:line="240" w:lineRule="auto"/>
    </w:pPr>
  </w:style>
  <w:style w:type="character" w:customStyle="1" w:styleId="HeaderChar">
    <w:name w:val="Header Char"/>
    <w:link w:val="Header"/>
    <w:uiPriority w:val="99"/>
    <w:rsid w:val="008843FE"/>
    <w:rPr>
      <w:rFonts w:eastAsia="Cambria"/>
      <w:sz w:val="22"/>
      <w:szCs w:val="22"/>
      <w:lang w:val="en-US" w:eastAsia="en-US"/>
    </w:rPr>
  </w:style>
  <w:style w:type="character" w:styleId="CommentReference">
    <w:name w:val="annotation reference"/>
    <w:uiPriority w:val="99"/>
    <w:semiHidden/>
    <w:unhideWhenUsed/>
    <w:rsid w:val="008843FE"/>
    <w:rPr>
      <w:sz w:val="18"/>
      <w:szCs w:val="18"/>
    </w:rPr>
  </w:style>
  <w:style w:type="paragraph" w:styleId="CommentText">
    <w:name w:val="annotation text"/>
    <w:basedOn w:val="Normal"/>
    <w:link w:val="CommentTextChar"/>
    <w:uiPriority w:val="99"/>
    <w:unhideWhenUsed/>
    <w:rsid w:val="008843FE"/>
    <w:pPr>
      <w:spacing w:line="240" w:lineRule="auto"/>
    </w:pPr>
    <w:rPr>
      <w:sz w:val="24"/>
      <w:szCs w:val="24"/>
    </w:rPr>
  </w:style>
  <w:style w:type="character" w:customStyle="1" w:styleId="CommentTextChar">
    <w:name w:val="Comment Text Char"/>
    <w:link w:val="CommentText"/>
    <w:uiPriority w:val="99"/>
    <w:rsid w:val="008843FE"/>
    <w:rPr>
      <w:rFonts w:eastAsia="Cambria"/>
      <w:lang w:val="en-US" w:eastAsia="en-US"/>
    </w:rPr>
  </w:style>
  <w:style w:type="paragraph" w:styleId="CommentSubject">
    <w:name w:val="annotation subject"/>
    <w:basedOn w:val="CommentText"/>
    <w:next w:val="CommentText"/>
    <w:link w:val="CommentSubjectChar"/>
    <w:uiPriority w:val="99"/>
    <w:semiHidden/>
    <w:unhideWhenUsed/>
    <w:rsid w:val="008843FE"/>
    <w:rPr>
      <w:b/>
      <w:bCs/>
      <w:sz w:val="20"/>
      <w:szCs w:val="20"/>
    </w:rPr>
  </w:style>
  <w:style w:type="character" w:customStyle="1" w:styleId="CommentSubjectChar">
    <w:name w:val="Comment Subject Char"/>
    <w:link w:val="CommentSubject"/>
    <w:uiPriority w:val="99"/>
    <w:semiHidden/>
    <w:rsid w:val="008843FE"/>
    <w:rPr>
      <w:rFonts w:eastAsia="Cambria"/>
      <w:b/>
      <w:bCs/>
      <w:sz w:val="20"/>
      <w:szCs w:val="20"/>
      <w:lang w:val="en-US" w:eastAsia="en-US"/>
    </w:rPr>
  </w:style>
  <w:style w:type="paragraph" w:styleId="BalloonText">
    <w:name w:val="Balloon Text"/>
    <w:basedOn w:val="Normal"/>
    <w:link w:val="BalloonTextChar"/>
    <w:uiPriority w:val="99"/>
    <w:semiHidden/>
    <w:unhideWhenUsed/>
    <w:rsid w:val="008843FE"/>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8843FE"/>
    <w:rPr>
      <w:rFonts w:ascii="Lucida Grande" w:eastAsia="Cambria" w:hAnsi="Lucida Grande" w:cs="Lucida Grande"/>
      <w:sz w:val="18"/>
      <w:szCs w:val="18"/>
      <w:lang w:val="en-US" w:eastAsia="en-US"/>
    </w:rPr>
  </w:style>
  <w:style w:type="paragraph" w:customStyle="1" w:styleId="desc">
    <w:name w:val="desc"/>
    <w:basedOn w:val="Normal"/>
    <w:rsid w:val="001A6797"/>
    <w:pPr>
      <w:spacing w:before="100" w:beforeAutospacing="1" w:after="100" w:afterAutospacing="1" w:line="240" w:lineRule="auto"/>
    </w:pPr>
    <w:rPr>
      <w:rFonts w:ascii="Times New Roman" w:eastAsia="Times New Roman" w:hAnsi="Times New Roman"/>
      <w:sz w:val="24"/>
      <w:szCs w:val="24"/>
    </w:rPr>
  </w:style>
  <w:style w:type="paragraph" w:customStyle="1" w:styleId="Listavistosa-nfasis11">
    <w:name w:val="Lista vistosa - Énfasis 11"/>
    <w:basedOn w:val="Normal"/>
    <w:uiPriority w:val="34"/>
    <w:qFormat/>
    <w:rsid w:val="001A6797"/>
    <w:pPr>
      <w:ind w:left="720"/>
      <w:contextualSpacing/>
    </w:pPr>
  </w:style>
  <w:style w:type="paragraph" w:customStyle="1" w:styleId="Sombreadovistoso-nfasis11">
    <w:name w:val="Sombreado vistoso - Énfasis 11"/>
    <w:hidden/>
    <w:uiPriority w:val="99"/>
    <w:semiHidden/>
    <w:rsid w:val="009C7195"/>
    <w:rPr>
      <w:rFonts w:eastAsia="Cambria"/>
      <w:sz w:val="22"/>
      <w:szCs w:val="22"/>
      <w:lang w:val="en-US" w:eastAsia="en-US"/>
    </w:rPr>
  </w:style>
  <w:style w:type="character" w:customStyle="1" w:styleId="Heading1Char">
    <w:name w:val="Heading 1 Char"/>
    <w:link w:val="Heading1"/>
    <w:uiPriority w:val="9"/>
    <w:rsid w:val="007335CF"/>
    <w:rPr>
      <w:rFonts w:ascii="Calibri" w:eastAsia="MS Gothic" w:hAnsi="Calibri" w:cs="Times New Roman"/>
      <w:b/>
      <w:bCs/>
      <w:color w:val="365F91"/>
      <w:sz w:val="28"/>
      <w:szCs w:val="28"/>
      <w:lang w:val="en-US" w:eastAsia="en-US"/>
    </w:rPr>
  </w:style>
  <w:style w:type="paragraph" w:styleId="FootnoteText">
    <w:name w:val="footnote text"/>
    <w:basedOn w:val="Normal"/>
    <w:link w:val="FootnoteTextChar"/>
    <w:uiPriority w:val="99"/>
    <w:semiHidden/>
    <w:unhideWhenUsed/>
    <w:rsid w:val="00FA2466"/>
    <w:pPr>
      <w:spacing w:after="0" w:line="240" w:lineRule="auto"/>
    </w:pPr>
    <w:rPr>
      <w:sz w:val="20"/>
      <w:szCs w:val="20"/>
    </w:rPr>
  </w:style>
  <w:style w:type="character" w:customStyle="1" w:styleId="FootnoteTextChar">
    <w:name w:val="Footnote Text Char"/>
    <w:link w:val="FootnoteText"/>
    <w:uiPriority w:val="99"/>
    <w:semiHidden/>
    <w:rsid w:val="00FA2466"/>
    <w:rPr>
      <w:rFonts w:eastAsia="Cambria"/>
      <w:sz w:val="20"/>
      <w:szCs w:val="20"/>
      <w:lang w:val="en-US" w:eastAsia="en-US"/>
    </w:rPr>
  </w:style>
  <w:style w:type="character" w:styleId="FootnoteReference">
    <w:name w:val="footnote reference"/>
    <w:uiPriority w:val="99"/>
    <w:semiHidden/>
    <w:unhideWhenUsed/>
    <w:rsid w:val="00FA2466"/>
    <w:rPr>
      <w:vertAlign w:val="superscript"/>
    </w:rPr>
  </w:style>
  <w:style w:type="character" w:styleId="Hyperlink">
    <w:name w:val="Hyperlink"/>
    <w:uiPriority w:val="99"/>
    <w:unhideWhenUsed/>
    <w:rsid w:val="008657F0"/>
    <w:rPr>
      <w:color w:val="0000FF"/>
      <w:u w:val="single"/>
    </w:rPr>
  </w:style>
  <w:style w:type="paragraph" w:styleId="NormalWeb">
    <w:name w:val="Normal (Web)"/>
    <w:basedOn w:val="Normal"/>
    <w:uiPriority w:val="99"/>
    <w:semiHidden/>
    <w:unhideWhenUsed/>
    <w:rsid w:val="002F326E"/>
    <w:pPr>
      <w:spacing w:before="100" w:beforeAutospacing="1" w:after="100" w:afterAutospacing="1" w:line="240" w:lineRule="auto"/>
    </w:pPr>
    <w:rPr>
      <w:rFonts w:ascii="Times New Roman" w:eastAsia="MS Mincho" w:hAnsi="Times New Roman"/>
      <w:sz w:val="24"/>
      <w:szCs w:val="24"/>
      <w:lang w:val="es-ES_tradnl" w:eastAsia="es-ES_tradnl"/>
    </w:rPr>
  </w:style>
  <w:style w:type="character" w:customStyle="1" w:styleId="id-label">
    <w:name w:val="id-label"/>
    <w:basedOn w:val="DefaultParagraphFont"/>
    <w:rsid w:val="00B95A62"/>
  </w:style>
  <w:style w:type="character" w:styleId="Strong">
    <w:name w:val="Strong"/>
    <w:uiPriority w:val="22"/>
    <w:qFormat/>
    <w:rsid w:val="00B95A62"/>
    <w:rPr>
      <w:b/>
      <w:bCs/>
    </w:rPr>
  </w:style>
  <w:style w:type="character" w:customStyle="1" w:styleId="nd-word">
    <w:name w:val="nd-word"/>
    <w:rsid w:val="00876A46"/>
  </w:style>
  <w:style w:type="paragraph" w:customStyle="1" w:styleId="Default">
    <w:name w:val="Default"/>
    <w:rsid w:val="00FD0277"/>
    <w:pPr>
      <w:autoSpaceDE w:val="0"/>
      <w:autoSpaceDN w:val="0"/>
      <w:adjustRightInd w:val="0"/>
    </w:pPr>
    <w:rPr>
      <w:rFonts w:ascii="Times" w:eastAsia="Calibri" w:hAnsi="Times" w:cs="Times"/>
      <w:color w:val="000000"/>
      <w:sz w:val="24"/>
      <w:szCs w:val="24"/>
      <w:lang w:val="en-US" w:eastAsia="en-US"/>
    </w:rPr>
  </w:style>
  <w:style w:type="paragraph" w:styleId="ListParagraph">
    <w:name w:val="List Paragraph"/>
    <w:basedOn w:val="Normal"/>
    <w:uiPriority w:val="34"/>
    <w:qFormat/>
    <w:rsid w:val="00E81930"/>
    <w:pPr>
      <w:ind w:left="720"/>
      <w:contextualSpacing/>
    </w:pPr>
    <w:rPr>
      <w:rFonts w:cs="Arial"/>
    </w:rPr>
  </w:style>
  <w:style w:type="paragraph" w:styleId="Revision">
    <w:name w:val="Revision"/>
    <w:hidden/>
    <w:uiPriority w:val="71"/>
    <w:rsid w:val="00D10E44"/>
    <w:rPr>
      <w:rFonts w:eastAsia="Cambria"/>
      <w:sz w:val="22"/>
      <w:szCs w:val="22"/>
      <w:lang w:val="en-US" w:eastAsia="en-US"/>
    </w:rPr>
  </w:style>
  <w:style w:type="character" w:styleId="PlaceholderText">
    <w:name w:val="Placeholder Text"/>
    <w:basedOn w:val="DefaultParagraphFont"/>
    <w:uiPriority w:val="99"/>
    <w:rsid w:val="00EE4D8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92993">
      <w:bodyDiv w:val="1"/>
      <w:marLeft w:val="0"/>
      <w:marRight w:val="0"/>
      <w:marTop w:val="0"/>
      <w:marBottom w:val="0"/>
      <w:divBdr>
        <w:top w:val="none" w:sz="0" w:space="0" w:color="auto"/>
        <w:left w:val="none" w:sz="0" w:space="0" w:color="auto"/>
        <w:bottom w:val="none" w:sz="0" w:space="0" w:color="auto"/>
        <w:right w:val="none" w:sz="0" w:space="0" w:color="auto"/>
      </w:divBdr>
    </w:div>
    <w:div w:id="96289848">
      <w:bodyDiv w:val="1"/>
      <w:marLeft w:val="0"/>
      <w:marRight w:val="0"/>
      <w:marTop w:val="0"/>
      <w:marBottom w:val="0"/>
      <w:divBdr>
        <w:top w:val="none" w:sz="0" w:space="0" w:color="auto"/>
        <w:left w:val="none" w:sz="0" w:space="0" w:color="auto"/>
        <w:bottom w:val="none" w:sz="0" w:space="0" w:color="auto"/>
        <w:right w:val="none" w:sz="0" w:space="0" w:color="auto"/>
      </w:divBdr>
    </w:div>
    <w:div w:id="248391184">
      <w:bodyDiv w:val="1"/>
      <w:marLeft w:val="0"/>
      <w:marRight w:val="0"/>
      <w:marTop w:val="0"/>
      <w:marBottom w:val="0"/>
      <w:divBdr>
        <w:top w:val="none" w:sz="0" w:space="0" w:color="auto"/>
        <w:left w:val="none" w:sz="0" w:space="0" w:color="auto"/>
        <w:bottom w:val="none" w:sz="0" w:space="0" w:color="auto"/>
        <w:right w:val="none" w:sz="0" w:space="0" w:color="auto"/>
      </w:divBdr>
    </w:div>
    <w:div w:id="793519089">
      <w:bodyDiv w:val="1"/>
      <w:marLeft w:val="0"/>
      <w:marRight w:val="0"/>
      <w:marTop w:val="0"/>
      <w:marBottom w:val="0"/>
      <w:divBdr>
        <w:top w:val="none" w:sz="0" w:space="0" w:color="auto"/>
        <w:left w:val="none" w:sz="0" w:space="0" w:color="auto"/>
        <w:bottom w:val="none" w:sz="0" w:space="0" w:color="auto"/>
        <w:right w:val="none" w:sz="0" w:space="0" w:color="auto"/>
      </w:divBdr>
      <w:divsChild>
        <w:div w:id="1637758437">
          <w:marLeft w:val="0"/>
          <w:marRight w:val="0"/>
          <w:marTop w:val="0"/>
          <w:marBottom w:val="0"/>
          <w:divBdr>
            <w:top w:val="none" w:sz="0" w:space="0" w:color="auto"/>
            <w:left w:val="none" w:sz="0" w:space="0" w:color="auto"/>
            <w:bottom w:val="none" w:sz="0" w:space="0" w:color="auto"/>
            <w:right w:val="none" w:sz="0" w:space="0" w:color="auto"/>
          </w:divBdr>
        </w:div>
        <w:div w:id="1728450120">
          <w:marLeft w:val="0"/>
          <w:marRight w:val="0"/>
          <w:marTop w:val="0"/>
          <w:marBottom w:val="0"/>
          <w:divBdr>
            <w:top w:val="none" w:sz="0" w:space="0" w:color="auto"/>
            <w:left w:val="none" w:sz="0" w:space="0" w:color="auto"/>
            <w:bottom w:val="none" w:sz="0" w:space="0" w:color="auto"/>
            <w:right w:val="none" w:sz="0" w:space="0" w:color="auto"/>
          </w:divBdr>
        </w:div>
      </w:divsChild>
    </w:div>
    <w:div w:id="1249341947">
      <w:bodyDiv w:val="1"/>
      <w:marLeft w:val="0"/>
      <w:marRight w:val="0"/>
      <w:marTop w:val="0"/>
      <w:marBottom w:val="0"/>
      <w:divBdr>
        <w:top w:val="none" w:sz="0" w:space="0" w:color="auto"/>
        <w:left w:val="none" w:sz="0" w:space="0" w:color="auto"/>
        <w:bottom w:val="none" w:sz="0" w:space="0" w:color="auto"/>
        <w:right w:val="none" w:sz="0" w:space="0" w:color="auto"/>
      </w:divBdr>
    </w:div>
    <w:div w:id="1536890275">
      <w:bodyDiv w:val="1"/>
      <w:marLeft w:val="0"/>
      <w:marRight w:val="0"/>
      <w:marTop w:val="0"/>
      <w:marBottom w:val="0"/>
      <w:divBdr>
        <w:top w:val="none" w:sz="0" w:space="0" w:color="auto"/>
        <w:left w:val="none" w:sz="0" w:space="0" w:color="auto"/>
        <w:bottom w:val="none" w:sz="0" w:space="0" w:color="auto"/>
        <w:right w:val="none" w:sz="0" w:space="0" w:color="auto"/>
      </w:divBdr>
    </w:div>
    <w:div w:id="1908150365">
      <w:bodyDiv w:val="1"/>
      <w:marLeft w:val="0"/>
      <w:marRight w:val="0"/>
      <w:marTop w:val="0"/>
      <w:marBottom w:val="0"/>
      <w:divBdr>
        <w:top w:val="none" w:sz="0" w:space="0" w:color="auto"/>
        <w:left w:val="none" w:sz="0" w:space="0" w:color="auto"/>
        <w:bottom w:val="none" w:sz="0" w:space="0" w:color="auto"/>
        <w:right w:val="none" w:sz="0" w:space="0" w:color="auto"/>
      </w:divBdr>
    </w:div>
    <w:div w:id="194205917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9962C9-B84E-446E-A683-FEE53FA95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603</Words>
  <Characters>3440</Characters>
  <Application>Microsoft Office Word</Application>
  <DocSecurity>0</DocSecurity>
  <Lines>28</Lines>
  <Paragraphs>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ane Abasolo</dc:creator>
  <cp:keywords/>
  <dc:description/>
  <cp:lastModifiedBy>Alice Bough</cp:lastModifiedBy>
  <cp:revision>5</cp:revision>
  <dcterms:created xsi:type="dcterms:W3CDTF">2021-05-06T11:12:00Z</dcterms:created>
  <dcterms:modified xsi:type="dcterms:W3CDTF">2021-05-06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uture-medicine</vt:lpwstr>
  </property>
  <property fmtid="{D5CDD505-2E9C-101B-9397-08002B2CF9AE}" pid="15" name="Mendeley Recent Style Name 6_1">
    <vt:lpwstr>Future Medicine journals</vt:lpwstr>
  </property>
  <property fmtid="{D5CDD505-2E9C-101B-9397-08002B2CF9AE}" pid="16" name="Mendeley Recent Style Id 7_1">
    <vt:lpwstr>http://www.zotero.org/styles/international-journal-of-pharmaceutics</vt:lpwstr>
  </property>
  <property fmtid="{D5CDD505-2E9C-101B-9397-08002B2CF9AE}" pid="17" name="Mendeley Recent Style Name 7_1">
    <vt:lpwstr>International Journal of Pharmaceutics</vt:lpwstr>
  </property>
  <property fmtid="{D5CDD505-2E9C-101B-9397-08002B2CF9AE}" pid="18" name="Mendeley Recent Style Id 8_1">
    <vt:lpwstr>http://csl.mendeley.com/styles/20448741/minimal-grant-proposals</vt:lpwstr>
  </property>
  <property fmtid="{D5CDD505-2E9C-101B-9397-08002B2CF9AE}" pid="19" name="Mendeley Recent Style Name 8_1">
    <vt:lpwstr>Minimal style for grant proposals</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ff8326d9-6897-3d36-bb07-8c37e48ec510</vt:lpwstr>
  </property>
  <property fmtid="{D5CDD505-2E9C-101B-9397-08002B2CF9AE}" pid="24" name="Mendeley Citation Style_1">
    <vt:lpwstr>http://www.zotero.org/styles/future-medicine</vt:lpwstr>
  </property>
</Properties>
</file>